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22A86E91"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4A16F894"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73E04"/>
    <w:rsid w:val="002D0B72"/>
    <w:rsid w:val="002F4C8B"/>
    <w:rsid w:val="00395C8B"/>
    <w:rsid w:val="003C2DB9"/>
    <w:rsid w:val="003C515D"/>
    <w:rsid w:val="003E0EB2"/>
    <w:rsid w:val="003F30FA"/>
    <w:rsid w:val="00404102"/>
    <w:rsid w:val="00433A2B"/>
    <w:rsid w:val="00480C1B"/>
    <w:rsid w:val="0048247B"/>
    <w:rsid w:val="004829F6"/>
    <w:rsid w:val="004936D7"/>
    <w:rsid w:val="0049467C"/>
    <w:rsid w:val="004B37BB"/>
    <w:rsid w:val="00541021"/>
    <w:rsid w:val="005418B0"/>
    <w:rsid w:val="00557CD4"/>
    <w:rsid w:val="00561CD2"/>
    <w:rsid w:val="005760C1"/>
    <w:rsid w:val="00580838"/>
    <w:rsid w:val="0059061E"/>
    <w:rsid w:val="005B3788"/>
    <w:rsid w:val="005C60D6"/>
    <w:rsid w:val="005F6E06"/>
    <w:rsid w:val="00631154"/>
    <w:rsid w:val="006553C3"/>
    <w:rsid w:val="006C730E"/>
    <w:rsid w:val="006E08DA"/>
    <w:rsid w:val="006F5B1B"/>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A026B2"/>
    <w:rsid w:val="00A41803"/>
    <w:rsid w:val="00A91650"/>
    <w:rsid w:val="00AA5C2A"/>
    <w:rsid w:val="00AA7393"/>
    <w:rsid w:val="00AF14DE"/>
    <w:rsid w:val="00B154DF"/>
    <w:rsid w:val="00B24D05"/>
    <w:rsid w:val="00B526C4"/>
    <w:rsid w:val="00BD6B3D"/>
    <w:rsid w:val="00BD7186"/>
    <w:rsid w:val="00C41F69"/>
    <w:rsid w:val="00C4360E"/>
    <w:rsid w:val="00C473D2"/>
    <w:rsid w:val="00C615C6"/>
    <w:rsid w:val="00CA3825"/>
    <w:rsid w:val="00CC05EA"/>
    <w:rsid w:val="00D168E4"/>
    <w:rsid w:val="00D75DAA"/>
    <w:rsid w:val="00DC39B6"/>
    <w:rsid w:val="00DD4CC6"/>
    <w:rsid w:val="00E35EAE"/>
    <w:rsid w:val="00E42692"/>
    <w:rsid w:val="00E52A8E"/>
    <w:rsid w:val="00E85603"/>
    <w:rsid w:val="00ED006C"/>
    <w:rsid w:val="00EE160C"/>
    <w:rsid w:val="00EE2AFD"/>
    <w:rsid w:val="00F01CE0"/>
    <w:rsid w:val="00F2118A"/>
    <w:rsid w:val="00F37EE0"/>
    <w:rsid w:val="00F406BD"/>
    <w:rsid w:val="00F44DB4"/>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51</TotalTime>
  <Pages>4</Pages>
  <Words>16878</Words>
  <Characters>96208</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9</cp:revision>
  <dcterms:created xsi:type="dcterms:W3CDTF">2021-05-28T10:06:00Z</dcterms:created>
  <dcterms:modified xsi:type="dcterms:W3CDTF">2021-09-15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